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5"/>
      <w:commentRangeStart w:id="6"/>
      <w:r w:rsidRPr="00DF4863">
        <w:rPr>
          <w:rFonts w:ascii="Times New Roman" w:hAnsi="Times New Roman" w:cs="Times New Roman"/>
          <w:sz w:val="22"/>
          <w:szCs w:val="22"/>
        </w:rPr>
        <w:t>22</w:t>
      </w:r>
      <w:commentRangeEnd w:id="5"/>
      <w:r w:rsidRPr="00DF4863">
        <w:rPr>
          <w:rStyle w:val="CommentReference"/>
          <w:rFonts w:ascii="Times New Roman" w:hAnsi="Times New Roman" w:cs="Times New Roman"/>
          <w:sz w:val="22"/>
          <w:szCs w:val="22"/>
        </w:rPr>
        <w:commentReference w:id="5"/>
      </w:r>
      <w:commentRangeEnd w:id="6"/>
      <w:r w:rsidR="008F7911">
        <w:rPr>
          <w:rStyle w:val="CommentReference"/>
        </w:rPr>
        <w:commentReference w:id="6"/>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7"/>
      <w:commentRangeStart w:id="8"/>
      <w:r w:rsidRPr="00DF4863">
        <w:rPr>
          <w:rFonts w:ascii="Times New Roman" w:hAnsi="Times New Roman" w:cs="Times New Roman"/>
          <w:sz w:val="22"/>
          <w:szCs w:val="22"/>
        </w:rPr>
        <w:t>…</w:t>
      </w:r>
      <w:commentRangeEnd w:id="7"/>
      <w:r w:rsidRPr="00DF4863">
        <w:rPr>
          <w:rStyle w:val="CommentReference"/>
          <w:rFonts w:ascii="Times New Roman" w:hAnsi="Times New Roman" w:cs="Times New Roman"/>
          <w:sz w:val="22"/>
          <w:szCs w:val="22"/>
        </w:rPr>
        <w:commentReference w:id="7"/>
      </w:r>
      <w:commentRangeEnd w:id="8"/>
      <w:r w:rsidR="00605ACE">
        <w:rPr>
          <w:rStyle w:val="CommentReference"/>
        </w:rPr>
        <w:commentReference w:id="8"/>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commentRangeStart w:id="9"/>
            <w:r w:rsidRPr="00B67C45">
              <w:rPr>
                <w:rFonts w:ascii="Times New Roman" w:hAnsi="Times New Roman" w:cs="Times New Roman"/>
                <w:color w:val="000000"/>
                <w:sz w:val="22"/>
                <w:szCs w:val="22"/>
              </w:rPr>
              <w:t>0.89</w:t>
            </w:r>
            <w:commentRangeEnd w:id="9"/>
            <w:r w:rsidR="00DE35A3">
              <w:rPr>
                <w:rStyle w:val="CommentReference"/>
              </w:rPr>
              <w:commentReference w:id="9"/>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cutpoints.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10"/>
            <w:r>
              <w:rPr>
                <w:rFonts w:ascii="Times New Roman" w:hAnsi="Times New Roman" w:cs="Times New Roman"/>
                <w:b/>
                <w:bCs/>
                <w:color w:val="000000"/>
                <w:sz w:val="22"/>
                <w:szCs w:val="22"/>
              </w:rPr>
              <w:t>AUC</w:t>
            </w:r>
            <w:commentRangeEnd w:id="10"/>
            <w:r w:rsidR="00AD30CC">
              <w:rPr>
                <w:rStyle w:val="CommentReference"/>
              </w:rPr>
              <w:commentReference w:id="10"/>
            </w:r>
          </w:p>
        </w:tc>
      </w:tr>
      <w:tr w:rsidR="00D40B9D"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57BBBA8E" w:rsidR="00D40B9D" w:rsidRPr="00502705" w:rsidRDefault="00D40B9D"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451CFF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3</w:t>
            </w:r>
          </w:p>
        </w:tc>
        <w:tc>
          <w:tcPr>
            <w:tcW w:w="1530" w:type="dxa"/>
            <w:vAlign w:val="bottom"/>
          </w:tcPr>
          <w:p w14:paraId="142F4D48" w14:textId="04708F4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8</w:t>
            </w:r>
          </w:p>
        </w:tc>
        <w:tc>
          <w:tcPr>
            <w:tcW w:w="1350" w:type="dxa"/>
            <w:vAlign w:val="bottom"/>
          </w:tcPr>
          <w:p w14:paraId="75B485B1" w14:textId="6D365C0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979BC88" w14:textId="597672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E42702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57F0CEB3" w:rsidR="00D40B9D" w:rsidRPr="00502705" w:rsidRDefault="00D40B9D"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E38860" w14:textId="7E670D5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3</w:t>
            </w:r>
          </w:p>
        </w:tc>
        <w:tc>
          <w:tcPr>
            <w:tcW w:w="1530" w:type="dxa"/>
            <w:vAlign w:val="bottom"/>
          </w:tcPr>
          <w:p w14:paraId="3D0B9B61" w14:textId="5278C5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0154BDB2" w14:textId="7E3093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2AFE06E5" w14:textId="28856B4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6E5B3FA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4C367F32" w:rsidR="00D40B9D" w:rsidRPr="00502705" w:rsidRDefault="00D40B9D"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00557259" w14:textId="24D8872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168E3BFE" w14:textId="21C53A4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9A02CC1" w14:textId="2658C91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40E1CBC5" w14:textId="3726A23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1530E5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61BA76A8" w:rsidR="00D40B9D" w:rsidRPr="00502705" w:rsidRDefault="00D40B9D"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02C0D759" w14:textId="51A295C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4</w:t>
            </w:r>
          </w:p>
        </w:tc>
        <w:tc>
          <w:tcPr>
            <w:tcW w:w="1530" w:type="dxa"/>
            <w:vAlign w:val="bottom"/>
          </w:tcPr>
          <w:p w14:paraId="79498587" w14:textId="6557ED8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149494A4" w14:textId="7940E4E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23171027" w14:textId="499B6CD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46D360F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4966EE89" w:rsidR="00D40B9D" w:rsidRPr="00502705" w:rsidRDefault="00D40B9D"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6CF79E3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5</w:t>
            </w:r>
          </w:p>
        </w:tc>
        <w:tc>
          <w:tcPr>
            <w:tcW w:w="1530" w:type="dxa"/>
            <w:vAlign w:val="bottom"/>
          </w:tcPr>
          <w:p w14:paraId="0B39C18D" w14:textId="727CCE2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41C2F8F7" w14:textId="38FEE2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6FD60527" w14:textId="2537B0F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009098D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0CD9E001" w:rsidR="00D40B9D" w:rsidRPr="00502705" w:rsidRDefault="00D40B9D"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68D1115F" w14:textId="7F02FD0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0A865BF" w14:textId="30B14C5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77540E46" w14:textId="1CCA369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6EB494FA" w14:textId="149E07C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0C43D4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122465F3" w:rsidR="00D40B9D" w:rsidRPr="00502705" w:rsidRDefault="00D40B9D"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1092BC11" w14:textId="3E9964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A795CDE" w14:textId="1DA2A86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5CEC8DC8" w14:textId="0422E7D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7A082963" w14:textId="4A24B89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2628C53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1967E7C8" w:rsidR="00D40B9D" w:rsidRPr="00502705" w:rsidRDefault="00D40B9D"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25C94D7F" w14:textId="0BD2C82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5AA62E2C" w14:textId="305489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344643C6" w14:textId="361CB8F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06A2CB17" w14:textId="06F07B4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E55E1C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1BE5646F" w:rsidR="00F908D6" w:rsidRPr="00502705" w:rsidRDefault="00F908D6"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28F2458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101</w:t>
            </w:r>
          </w:p>
        </w:tc>
        <w:tc>
          <w:tcPr>
            <w:tcW w:w="1530" w:type="dxa"/>
            <w:vAlign w:val="bottom"/>
          </w:tcPr>
          <w:p w14:paraId="6059400B" w14:textId="71617F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5AFAC514" w14:textId="445B406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1677D5C" w14:textId="7BC238A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5A411E3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4A4ABCAE" w:rsidR="00F908D6" w:rsidRPr="00502705" w:rsidRDefault="00F908D6"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7D97CF" w14:textId="12E4E82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159CB7E" w14:textId="72AC183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0CE05CCB" w14:textId="4F2A825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6</w:t>
            </w:r>
          </w:p>
        </w:tc>
        <w:tc>
          <w:tcPr>
            <w:tcW w:w="1279" w:type="dxa"/>
            <w:vAlign w:val="bottom"/>
          </w:tcPr>
          <w:p w14:paraId="16549E2E" w14:textId="2CD868E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1</w:t>
            </w:r>
          </w:p>
        </w:tc>
        <w:tc>
          <w:tcPr>
            <w:tcW w:w="1331" w:type="dxa"/>
            <w:tcBorders>
              <w:right w:val="single" w:sz="4" w:space="0" w:color="000000"/>
            </w:tcBorders>
            <w:vAlign w:val="bottom"/>
          </w:tcPr>
          <w:p w14:paraId="47451AA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30354E8E" w:rsidR="00F908D6" w:rsidRPr="00502705" w:rsidRDefault="00F908D6"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584D0EE6" w14:textId="76D229A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EBC0202" w14:textId="779433D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4DA5D7F3" w14:textId="0B95D96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E5A5B38" w14:textId="0EC15E7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1B6A5A4C"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08137448" w:rsidR="00F908D6" w:rsidRPr="00502705" w:rsidRDefault="00F908D6"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6A196636" w14:textId="69895F9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116B8F5D" w14:textId="5626114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667AC4A" w14:textId="0D71CBA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324973FE" w14:textId="619F81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46F39A5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F908D6" w:rsidRPr="00502705" w:rsidRDefault="00F908D6">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09AB00BD" w:rsidR="00F908D6" w:rsidRPr="00502705" w:rsidRDefault="00F908D6"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42480A36" w14:textId="09399B9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9</w:t>
            </w:r>
          </w:p>
        </w:tc>
        <w:tc>
          <w:tcPr>
            <w:tcW w:w="1530" w:type="dxa"/>
            <w:vAlign w:val="bottom"/>
          </w:tcPr>
          <w:p w14:paraId="5242F26D" w14:textId="02129F2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6D5B158A" w14:textId="1F6FCCCC"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5A563615" w14:textId="1F1061B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3865B3A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00480B9C" w:rsidR="00F908D6" w:rsidRPr="00502705" w:rsidRDefault="00F908D6"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5DB981A4" w14:textId="14D620E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987E4FE" w14:textId="75B976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0D68B2E0" w14:textId="66F9FC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04A3039C" w14:textId="1F48066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7CCE2F0A"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66F214F2" w:rsidR="00F908D6" w:rsidRPr="00502705" w:rsidRDefault="00F908D6"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416E923C" w14:textId="1811094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44ED8CD" w14:textId="609D14A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2FDFEF57" w14:textId="052DFED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3CED9F4B" w14:textId="50958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0304CD0D"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6A5DA8C" w14:textId="77777777" w:rsidTr="00E42151">
        <w:tc>
          <w:tcPr>
            <w:tcW w:w="2831" w:type="dxa"/>
            <w:tcBorders>
              <w:left w:val="single" w:sz="4" w:space="0" w:color="000000"/>
              <w:bottom w:val="single" w:sz="4" w:space="0" w:color="000000"/>
            </w:tcBorders>
            <w:vAlign w:val="bottom"/>
          </w:tcPr>
          <w:p w14:paraId="31DF5F3C" w14:textId="701A675F" w:rsidR="00F908D6" w:rsidRPr="00502705" w:rsidRDefault="00F908D6"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tcBorders>
              <w:bottom w:val="single" w:sz="4" w:space="0" w:color="000000"/>
            </w:tcBorders>
            <w:vAlign w:val="bottom"/>
          </w:tcPr>
          <w:p w14:paraId="07F76D30" w14:textId="64C2AB3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85</w:t>
            </w:r>
          </w:p>
        </w:tc>
        <w:tc>
          <w:tcPr>
            <w:tcW w:w="1530" w:type="dxa"/>
            <w:tcBorders>
              <w:bottom w:val="single" w:sz="4" w:space="0" w:color="000000"/>
            </w:tcBorders>
            <w:vAlign w:val="bottom"/>
          </w:tcPr>
          <w:p w14:paraId="615558C3" w14:textId="2F87E5E0"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tcBorders>
              <w:bottom w:val="single" w:sz="4" w:space="0" w:color="000000"/>
            </w:tcBorders>
            <w:vAlign w:val="bottom"/>
          </w:tcPr>
          <w:p w14:paraId="223B141F" w14:textId="5E83C8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tcBorders>
              <w:bottom w:val="single" w:sz="4" w:space="0" w:color="000000"/>
            </w:tcBorders>
            <w:vAlign w:val="bottom"/>
          </w:tcPr>
          <w:p w14:paraId="4F7FB696" w14:textId="72A42D3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bottom w:val="single" w:sz="4" w:space="0" w:color="000000"/>
              <w:right w:val="single" w:sz="4" w:space="0" w:color="000000"/>
            </w:tcBorders>
            <w:vAlign w:val="bottom"/>
          </w:tcPr>
          <w:p w14:paraId="718C83B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7B37CFBF" w14:textId="77777777" w:rsidR="003313C7" w:rsidRDefault="003313C7" w:rsidP="00D726D8">
      <w:pPr>
        <w:spacing w:line="480" w:lineRule="auto"/>
        <w:ind w:firstLine="720"/>
        <w:rPr>
          <w:rFonts w:ascii="Times New Roman" w:hAnsi="Times New Roman" w:cs="Times New Roman"/>
          <w:sz w:val="22"/>
          <w:szCs w:val="22"/>
        </w:rPr>
      </w:pPr>
    </w:p>
    <w:p w14:paraId="2729D537" w14:textId="77777777" w:rsidR="003313C7" w:rsidRDefault="003313C7" w:rsidP="00D726D8">
      <w:pPr>
        <w:spacing w:line="480" w:lineRule="auto"/>
        <w:ind w:firstLine="720"/>
        <w:rPr>
          <w:rFonts w:ascii="Times New Roman" w:hAnsi="Times New Roman" w:cs="Times New Roman"/>
          <w:sz w:val="22"/>
          <w:szCs w:val="22"/>
        </w:rPr>
      </w:pPr>
    </w:p>
    <w:p w14:paraId="772DE0B4" w14:textId="17E9094C" w:rsidR="00E800E3" w:rsidRDefault="00E800E3"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AFTER RUNNING SIMULATION AGAIN WITH 400% COEFFICIENTS (see SimTable20180310.csv in Results)</w:t>
      </w:r>
    </w:p>
    <w:p w14:paraId="3CEFECDC" w14:textId="663BB8BD" w:rsidR="00E800E3" w:rsidRPr="00E800E3" w:rsidRDefault="00E800E3" w:rsidP="00E800E3">
      <w:pPr>
        <w:pStyle w:val="ListParagraph"/>
        <w:numPr>
          <w:ilvl w:val="0"/>
          <w:numId w:val="1"/>
        </w:numPr>
        <w:spacing w:line="480" w:lineRule="auto"/>
        <w:rPr>
          <w:rFonts w:ascii="Times New Roman" w:hAnsi="Times New Roman" w:cs="Times New Roman"/>
          <w:sz w:val="22"/>
          <w:szCs w:val="22"/>
        </w:rPr>
      </w:pPr>
      <w:r w:rsidRPr="00E800E3">
        <w:rPr>
          <w:rFonts w:ascii="Times New Roman" w:hAnsi="Times New Roman" w:cs="Times New Roman"/>
          <w:sz w:val="22"/>
          <w:szCs w:val="22"/>
        </w:rPr>
        <w:t>The AUC is the same across all methods for each prevalence</w:t>
      </w:r>
    </w:p>
    <w:p w14:paraId="621658F0" w14:textId="47A6F9B3" w:rsidR="00E800E3" w:rsidRDefault="00E800E3"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lastRenderedPageBreak/>
        <w:t>Youden Index is slightly higher than prevalence for 3, 5, and 10%, but slightly lower for 50% prevalence</w:t>
      </w:r>
    </w:p>
    <w:p w14:paraId="02FD3A01" w14:textId="28CF3AE3" w:rsidR="00E800E3" w:rsidRDefault="007D5F8D"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The sensitivity and specificity are significantly higher than the first sim run, with all the numbers in the 80s or 90s as compared to the 60s and 70s above</w:t>
      </w:r>
    </w:p>
    <w:p w14:paraId="6F0B8A8D" w14:textId="3FDEE3F9" w:rsidR="007D5F8D" w:rsidRDefault="00074177"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Just slightly higher sensitivity (about one percent) in the Youden as compared to the 0.5 cutoff within each sampling method</w:t>
      </w:r>
      <w:r w:rsidR="00221396">
        <w:rPr>
          <w:rFonts w:ascii="Times New Roman" w:hAnsi="Times New Roman" w:cs="Times New Roman"/>
          <w:sz w:val="22"/>
          <w:szCs w:val="22"/>
        </w:rPr>
        <w:t xml:space="preserve"> for 3 and 5%, but really no difference in the 10 and 50%</w:t>
      </w:r>
    </w:p>
    <w:p w14:paraId="05176568" w14:textId="02893558" w:rsidR="00311A59" w:rsidRDefault="00311A59"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Virtually no difference between all methods for 50% (makes sense)</w:t>
      </w:r>
    </w:p>
    <w:p w14:paraId="4C12A678" w14:textId="3FCED1B8" w:rsidR="00311A59" w:rsidRPr="00E800E3" w:rsidRDefault="00452087"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After the fu</w:t>
      </w:r>
      <w:r w:rsidR="00EB012D">
        <w:rPr>
          <w:rFonts w:ascii="Times New Roman" w:hAnsi="Times New Roman" w:cs="Times New Roman"/>
          <w:sz w:val="22"/>
          <w:szCs w:val="22"/>
        </w:rPr>
        <w:t>ll 0.5, SMOTE 0.5 has the highest</w:t>
      </w:r>
      <w:r>
        <w:rPr>
          <w:rFonts w:ascii="Times New Roman" w:hAnsi="Times New Roman" w:cs="Times New Roman"/>
          <w:sz w:val="22"/>
          <w:szCs w:val="22"/>
        </w:rPr>
        <w:t xml:space="preserve"> accuracy for 3, 5 and 10%</w:t>
      </w:r>
      <w:r w:rsidR="00EB012D">
        <w:rPr>
          <w:rFonts w:ascii="Times New Roman" w:hAnsi="Times New Roman" w:cs="Times New Roman"/>
          <w:sz w:val="22"/>
          <w:szCs w:val="22"/>
        </w:rPr>
        <w:t xml:space="preserve">, but lowest sensitivity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4C7575C9" w14:textId="6AB275B3" w:rsidR="00044FEE"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044FEE">
        <w:rPr>
          <w:rFonts w:ascii="Times New Roman" w:hAnsi="Times New Roman" w:cs="Times New Roman"/>
          <w:sz w:val="22"/>
          <w:szCs w:val="22"/>
        </w:rPr>
        <w:t>Start to interpret difference between two datasets</w:t>
      </w:r>
    </w:p>
    <w:p w14:paraId="689AB768" w14:textId="70735581" w:rsidR="00044FEE"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044FEE">
        <w:rPr>
          <w:rFonts w:ascii="Times New Roman" w:hAnsi="Times New Roman" w:cs="Times New Roman"/>
          <w:sz w:val="22"/>
          <w:szCs w:val="22"/>
        </w:rPr>
        <w:t>Late</w:t>
      </w:r>
      <w:r>
        <w:rPr>
          <w:rFonts w:ascii="Times New Roman" w:hAnsi="Times New Roman" w:cs="Times New Roman"/>
          <w:sz w:val="22"/>
          <w:szCs w:val="22"/>
        </w:rPr>
        <w:t>r</w:t>
      </w:r>
      <w:r w:rsidR="00044FEE">
        <w:rPr>
          <w:rFonts w:ascii="Times New Roman" w:hAnsi="Times New Roman" w:cs="Times New Roman"/>
          <w:sz w:val="22"/>
          <w:szCs w:val="22"/>
        </w:rPr>
        <w:t xml:space="preserve"> add sim and how that relates to two datasets</w:t>
      </w:r>
    </w:p>
    <w:p w14:paraId="08005D84" w14:textId="77777777" w:rsidR="007C2D3F" w:rsidRDefault="007C2D3F" w:rsidP="00DF4863">
      <w:pPr>
        <w:spacing w:line="480" w:lineRule="auto"/>
        <w:rPr>
          <w:rFonts w:ascii="Times New Roman" w:hAnsi="Times New Roman" w:cs="Times New Roman"/>
          <w:sz w:val="22"/>
          <w:szCs w:val="22"/>
        </w:rPr>
      </w:pPr>
    </w:p>
    <w:p w14:paraId="54A8A31F" w14:textId="31CBBF36" w:rsidR="0008755D"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7C2D3F">
        <w:rPr>
          <w:rFonts w:ascii="Times New Roman" w:hAnsi="Times New Roman" w:cs="Times New Roman"/>
          <w:sz w:val="22"/>
          <w:szCs w:val="22"/>
        </w:rPr>
        <w:t>Article she sent? Incorporate any of it?</w:t>
      </w:r>
    </w:p>
    <w:p w14:paraId="1B191437" w14:textId="77777777" w:rsidR="00F42229" w:rsidRPr="00DF4863" w:rsidRDefault="00F42229" w:rsidP="00DF4863">
      <w:pPr>
        <w:spacing w:line="480" w:lineRule="auto"/>
        <w:rPr>
          <w:rFonts w:ascii="Times New Roman" w:hAnsi="Times New Roman" w:cs="Times New Roman"/>
          <w:sz w:val="22"/>
          <w:szCs w:val="22"/>
        </w:rPr>
      </w:pPr>
    </w:p>
    <w:p w14:paraId="37850495" w14:textId="13A41C5E" w:rsidR="00D67841" w:rsidRPr="00DF4863"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bookmarkStart w:id="12" w:name="_GoBack"/>
      <w:bookmarkEnd w:id="12"/>
      <w:r w:rsidR="00127A25">
        <w:rPr>
          <w:rFonts w:ascii="Times New Roman" w:hAnsi="Times New Roman" w:cs="Times New Roman"/>
          <w:sz w:val="22"/>
          <w:szCs w:val="22"/>
        </w:rPr>
        <w:t>BMC, bioinformatics journals, start reading to see which one we might want to submit to</w:t>
      </w:r>
      <w:r w:rsidR="003313CD">
        <w:rPr>
          <w:rFonts w:ascii="Times New Roman" w:hAnsi="Times New Roman" w:cs="Times New Roman"/>
          <w:sz w:val="22"/>
          <w:szCs w:val="22"/>
        </w:rPr>
        <w:t>, artificial intelligence in medicine</w:t>
      </w: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2350716E"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044FEE" w:rsidRDefault="00044FEE">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044FEE" w:rsidRDefault="00044FEE">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044FEE" w:rsidRDefault="00044FEE">
      <w:pPr>
        <w:pStyle w:val="CommentText"/>
      </w:pPr>
      <w:r>
        <w:rPr>
          <w:rStyle w:val="CommentReference"/>
        </w:rPr>
        <w:annotationRef/>
      </w:r>
      <w:r>
        <w:t>Need to add Breiman 1984 and a few others here</w:t>
      </w:r>
    </w:p>
  </w:comment>
  <w:comment w:id="3" w:author="Alyssa Forber" w:date="2018-03-16T18:27:00Z" w:initials="AF">
    <w:p w14:paraId="4E1E4190" w14:textId="3CCF128A" w:rsidR="0064365D" w:rsidRDefault="0064365D">
      <w:pPr>
        <w:pStyle w:val="CommentText"/>
      </w:pPr>
      <w:r>
        <w:rPr>
          <w:rStyle w:val="CommentReference"/>
        </w:rPr>
        <w:annotationRef/>
      </w:r>
      <w:r>
        <w:t>Will we still mention this? Or did Debashis say this is not the default procedure?</w:t>
      </w:r>
    </w:p>
  </w:comment>
  <w:comment w:id="4" w:author="Alyssa Forber" w:date="2018-03-16T18:27:00Z" w:initials="AF">
    <w:p w14:paraId="6F0713C4" w14:textId="57076BE7" w:rsidR="0064365D" w:rsidRDefault="0064365D">
      <w:pPr>
        <w:pStyle w:val="CommentText"/>
      </w:pPr>
      <w:r>
        <w:rPr>
          <w:rStyle w:val="CommentReference"/>
        </w:rPr>
        <w:annotationRef/>
      </w:r>
      <w:r>
        <w:t>Remove this?</w:t>
      </w:r>
    </w:p>
  </w:comment>
  <w:comment w:id="5" w:author="Colborn, Kathryn" w:date="2018-03-02T13:19:00Z" w:initials="CK">
    <w:p w14:paraId="67A8AF50" w14:textId="1DD415E1" w:rsidR="00044FEE" w:rsidRDefault="00044FEE">
      <w:pPr>
        <w:pStyle w:val="CommentText"/>
      </w:pPr>
      <w:r>
        <w:rPr>
          <w:rStyle w:val="CommentReference"/>
        </w:rPr>
        <w:annotationRef/>
      </w:r>
      <w:r>
        <w:t>Check that this is correct</w:t>
      </w:r>
    </w:p>
  </w:comment>
  <w:comment w:id="6" w:author="Alyssa Forber" w:date="2018-03-06T15:50:00Z" w:initials="AF">
    <w:p w14:paraId="46F68C2F" w14:textId="172E974D" w:rsidR="00044FEE" w:rsidRDefault="00044FEE">
      <w:pPr>
        <w:pStyle w:val="CommentText"/>
      </w:pPr>
      <w:r>
        <w:rPr>
          <w:rStyle w:val="CommentReference"/>
        </w:rPr>
        <w:annotationRef/>
      </w:r>
      <w:r>
        <w:t xml:space="preserve">I have that the variables were narrowed from 50 to 35 </w:t>
      </w:r>
    </w:p>
  </w:comment>
  <w:comment w:id="7" w:author="Colborn, Kathryn" w:date="2018-03-02T13:20:00Z" w:initials="CK">
    <w:p w14:paraId="74245E39" w14:textId="5E74CC96" w:rsidR="00044FEE" w:rsidRDefault="00044FEE">
      <w:pPr>
        <w:pStyle w:val="CommentText"/>
      </w:pPr>
      <w:r>
        <w:rPr>
          <w:rStyle w:val="CommentReference"/>
        </w:rPr>
        <w:annotationRef/>
      </w:r>
      <w:r>
        <w:t>Maybe add a few more important variables here</w:t>
      </w:r>
    </w:p>
  </w:comment>
  <w:comment w:id="8" w:author="Alyssa Forber" w:date="2018-03-11T21:08:00Z" w:initials="AF">
    <w:p w14:paraId="15FF4C11" w14:textId="2FB40864" w:rsidR="00044FEE" w:rsidRDefault="00044FEE">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9" w:author="Alyssa Forber" w:date="2018-03-16T18:21:00Z" w:initials="AF">
    <w:p w14:paraId="7B8450FC" w14:textId="75358A99" w:rsidR="00DE35A3" w:rsidRDefault="00DE35A3">
      <w:pPr>
        <w:pStyle w:val="CommentText"/>
      </w:pPr>
      <w:r>
        <w:rPr>
          <w:rStyle w:val="CommentReference"/>
        </w:rPr>
        <w:annotationRef/>
      </w:r>
      <w:r>
        <w:t>Still need original dataset to get another decimal when *100</w:t>
      </w:r>
    </w:p>
  </w:comment>
  <w:comment w:id="10" w:author="Alyssa Forber" w:date="2018-03-16T18:25:00Z" w:initials="AF">
    <w:p w14:paraId="4B0E89E3" w14:textId="1B3DE141" w:rsidR="00044FEE" w:rsidRDefault="00044FEE">
      <w:pPr>
        <w:pStyle w:val="CommentText"/>
      </w:pPr>
      <w:r>
        <w:rPr>
          <w:rStyle w:val="CommentReference"/>
        </w:rPr>
        <w:annotationRef/>
      </w:r>
      <w:r>
        <w:t xml:space="preserve">I had not been calculating and saving AUC, </w:t>
      </w:r>
      <w:r w:rsidR="004F4C73">
        <w:t>I had for the runs with inflating the covariates, but I can re-run the sims and get the AUC for them</w:t>
      </w:r>
    </w:p>
  </w:comment>
  <w:comment w:id="11" w:author="Colborn, Kathryn" w:date="2018-03-03T12:15:00Z" w:initials="CK">
    <w:p w14:paraId="19956CBC" w14:textId="46DF23CD" w:rsidR="00044FEE" w:rsidRDefault="00044FEE">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8755D"/>
    <w:rsid w:val="00090BB5"/>
    <w:rsid w:val="000A6447"/>
    <w:rsid w:val="000B5082"/>
    <w:rsid w:val="000C4008"/>
    <w:rsid w:val="000D3148"/>
    <w:rsid w:val="00122DDA"/>
    <w:rsid w:val="00127A25"/>
    <w:rsid w:val="001337B7"/>
    <w:rsid w:val="00161EF0"/>
    <w:rsid w:val="00163E14"/>
    <w:rsid w:val="001A0B9E"/>
    <w:rsid w:val="001B0039"/>
    <w:rsid w:val="001B7D03"/>
    <w:rsid w:val="001C6C11"/>
    <w:rsid w:val="001E0E59"/>
    <w:rsid w:val="001E5707"/>
    <w:rsid w:val="002015D6"/>
    <w:rsid w:val="00221396"/>
    <w:rsid w:val="00224D38"/>
    <w:rsid w:val="002568F5"/>
    <w:rsid w:val="00277D56"/>
    <w:rsid w:val="00286EA6"/>
    <w:rsid w:val="002B3481"/>
    <w:rsid w:val="002C20A5"/>
    <w:rsid w:val="002D4112"/>
    <w:rsid w:val="002D5304"/>
    <w:rsid w:val="002F1E80"/>
    <w:rsid w:val="00311A59"/>
    <w:rsid w:val="003219C1"/>
    <w:rsid w:val="003313C7"/>
    <w:rsid w:val="003313CD"/>
    <w:rsid w:val="00335AA4"/>
    <w:rsid w:val="00350C70"/>
    <w:rsid w:val="00356B3D"/>
    <w:rsid w:val="00380A6A"/>
    <w:rsid w:val="003D6468"/>
    <w:rsid w:val="003F4FA5"/>
    <w:rsid w:val="00422A4E"/>
    <w:rsid w:val="00422E0B"/>
    <w:rsid w:val="004249C5"/>
    <w:rsid w:val="00451295"/>
    <w:rsid w:val="00452087"/>
    <w:rsid w:val="004650F8"/>
    <w:rsid w:val="00466C0C"/>
    <w:rsid w:val="00476F3C"/>
    <w:rsid w:val="00484BCF"/>
    <w:rsid w:val="00494A93"/>
    <w:rsid w:val="00496E93"/>
    <w:rsid w:val="004A4F2E"/>
    <w:rsid w:val="004C3A1C"/>
    <w:rsid w:val="004D6714"/>
    <w:rsid w:val="004F1228"/>
    <w:rsid w:val="004F4C73"/>
    <w:rsid w:val="00502705"/>
    <w:rsid w:val="00513DB4"/>
    <w:rsid w:val="00514F09"/>
    <w:rsid w:val="00515586"/>
    <w:rsid w:val="00521509"/>
    <w:rsid w:val="00542C7B"/>
    <w:rsid w:val="00543F20"/>
    <w:rsid w:val="00594576"/>
    <w:rsid w:val="005A4312"/>
    <w:rsid w:val="005C15FD"/>
    <w:rsid w:val="005C2327"/>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0A94"/>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AD30CC"/>
    <w:rsid w:val="00AD47B7"/>
    <w:rsid w:val="00B45060"/>
    <w:rsid w:val="00B67C45"/>
    <w:rsid w:val="00B71AB5"/>
    <w:rsid w:val="00B77068"/>
    <w:rsid w:val="00B85DCF"/>
    <w:rsid w:val="00B9001D"/>
    <w:rsid w:val="00B93B92"/>
    <w:rsid w:val="00BA7A5A"/>
    <w:rsid w:val="00BC73D1"/>
    <w:rsid w:val="00BE626D"/>
    <w:rsid w:val="00C0454E"/>
    <w:rsid w:val="00C22D72"/>
    <w:rsid w:val="00C3772E"/>
    <w:rsid w:val="00C61E01"/>
    <w:rsid w:val="00C622E5"/>
    <w:rsid w:val="00C74849"/>
    <w:rsid w:val="00CD1EFA"/>
    <w:rsid w:val="00CD6145"/>
    <w:rsid w:val="00CE1840"/>
    <w:rsid w:val="00D040D2"/>
    <w:rsid w:val="00D16962"/>
    <w:rsid w:val="00D27186"/>
    <w:rsid w:val="00D40B9D"/>
    <w:rsid w:val="00D459FA"/>
    <w:rsid w:val="00D60BCB"/>
    <w:rsid w:val="00D64275"/>
    <w:rsid w:val="00D660DD"/>
    <w:rsid w:val="00D67841"/>
    <w:rsid w:val="00D726D8"/>
    <w:rsid w:val="00D810DA"/>
    <w:rsid w:val="00D81577"/>
    <w:rsid w:val="00D9261A"/>
    <w:rsid w:val="00DA26D8"/>
    <w:rsid w:val="00DA53FF"/>
    <w:rsid w:val="00DA7A72"/>
    <w:rsid w:val="00DD559D"/>
    <w:rsid w:val="00DD6217"/>
    <w:rsid w:val="00DE0A70"/>
    <w:rsid w:val="00DE35A3"/>
    <w:rsid w:val="00DF2DBA"/>
    <w:rsid w:val="00DF4863"/>
    <w:rsid w:val="00E058B4"/>
    <w:rsid w:val="00E059AF"/>
    <w:rsid w:val="00E224E6"/>
    <w:rsid w:val="00E42151"/>
    <w:rsid w:val="00E473E2"/>
    <w:rsid w:val="00E50186"/>
    <w:rsid w:val="00E73D14"/>
    <w:rsid w:val="00E800E3"/>
    <w:rsid w:val="00E85797"/>
    <w:rsid w:val="00EA2BF0"/>
    <w:rsid w:val="00EA7169"/>
    <w:rsid w:val="00EB012D"/>
    <w:rsid w:val="00EC66B4"/>
    <w:rsid w:val="00EE4FF9"/>
    <w:rsid w:val="00EE6BAE"/>
    <w:rsid w:val="00EE7B4B"/>
    <w:rsid w:val="00EF3727"/>
    <w:rsid w:val="00F01E36"/>
    <w:rsid w:val="00F31B4A"/>
    <w:rsid w:val="00F42229"/>
    <w:rsid w:val="00F75DDB"/>
    <w:rsid w:val="00F77484"/>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7</TotalTime>
  <Pages>10</Pages>
  <Words>2998</Words>
  <Characters>17089</Characters>
  <Application>Microsoft Macintosh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89</cp:revision>
  <dcterms:created xsi:type="dcterms:W3CDTF">2018-03-02T14:39:00Z</dcterms:created>
  <dcterms:modified xsi:type="dcterms:W3CDTF">2018-03-16T22:34:00Z</dcterms:modified>
</cp:coreProperties>
</file>